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A63AFA3" w14:textId="7403A40B" w:rsidR="0063781F" w:rsidRPr="0063781F" w:rsidRDefault="006378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ble 1  Distributions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63781F" w14:paraId="40E68646" w14:textId="77777777" w:rsidTr="00285595">
        <w:tc>
          <w:tcPr>
            <w:tcW w:w="2076" w:type="dxa"/>
          </w:tcPr>
          <w:p w14:paraId="3F9D0961" w14:textId="6AB4282F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</w:tcPr>
          <w:p w14:paraId="100B8FCD" w14:textId="1A93B951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</w:tcPr>
          <w:p w14:paraId="26986EFC" w14:textId="10378870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63781F" w14:paraId="1B41A10D" w14:textId="77777777" w:rsidTr="00285595">
        <w:tc>
          <w:tcPr>
            <w:tcW w:w="2076" w:type="dxa"/>
          </w:tcPr>
          <w:p w14:paraId="1F2147DE" w14:textId="6A8C1B62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</w:p>
        </w:tc>
        <w:tc>
          <w:tcPr>
            <w:tcW w:w="3117" w:type="dxa"/>
          </w:tcPr>
          <w:p w14:paraId="66BA0544" w14:textId="112A83F4" w:rsidR="0063781F" w:rsidRPr="0063781F" w:rsidRDefault="0063781F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</w:p>
        </w:tc>
        <w:tc>
          <w:tcPr>
            <w:tcW w:w="1497" w:type="dxa"/>
          </w:tcPr>
          <w:p w14:paraId="0968F9BE" w14:textId="37056320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63781F" w14:paraId="2D5781E3" w14:textId="77777777" w:rsidTr="00285595">
        <w:tc>
          <w:tcPr>
            <w:tcW w:w="2076" w:type="dxa"/>
          </w:tcPr>
          <w:p w14:paraId="4DC67EC1" w14:textId="62F87A01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</w:p>
        </w:tc>
        <w:tc>
          <w:tcPr>
            <w:tcW w:w="3117" w:type="dxa"/>
          </w:tcPr>
          <w:p w14:paraId="3FCC3DF3" w14:textId="5982A6CE" w:rsidR="0063781F" w:rsidRP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19715F08" w14:textId="3B8A12BD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63781F" w14:paraId="2D774CD2" w14:textId="77777777" w:rsidTr="00285595">
        <w:tc>
          <w:tcPr>
            <w:tcW w:w="2076" w:type="dxa"/>
          </w:tcPr>
          <w:p w14:paraId="4D71BF2C" w14:textId="274B5CCC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</w:p>
        </w:tc>
        <w:tc>
          <w:tcPr>
            <w:tcW w:w="3117" w:type="dxa"/>
          </w:tcPr>
          <w:p w14:paraId="111E9BFD" w14:textId="63F16CB6" w:rsidR="0063781F" w:rsidRP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5E52E711" w14:textId="5C1F0BD2" w:rsidR="0063781F" w:rsidRDefault="0063781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6855A92C" w14:textId="3947E06A" w:rsidR="0063781F" w:rsidRDefault="0063781F">
      <w:pPr>
        <w:rPr>
          <w:rFonts w:ascii="Times New Roman" w:hAnsi="Times New Roman" w:cs="Times New Roman"/>
          <w:sz w:val="24"/>
          <w:szCs w:val="24"/>
        </w:rPr>
      </w:pPr>
    </w:p>
    <w:p w14:paraId="25FC2A53" w14:textId="77777777" w:rsidR="0063781F" w:rsidRDefault="0063781F">
      <w:pPr>
        <w:rPr>
          <w:rFonts w:ascii="Times New Roman" w:hAnsi="Times New Roman" w:cs="Times New Roman"/>
          <w:sz w:val="24"/>
          <w:szCs w:val="24"/>
        </w:rPr>
      </w:pPr>
    </w:p>
    <w:p w14:paraId="05C96614" w14:textId="3D55F747" w:rsidR="00D43F65" w:rsidRPr="0063781F" w:rsidRDefault="0063781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able 2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Ecopath model </w:t>
      </w:r>
      <w:commentRangeStart w:id="0"/>
      <w:r w:rsidR="00D43F65" w:rsidRPr="0063781F">
        <w:rPr>
          <w:rFonts w:ascii="Times New Roman" w:hAnsi="Times New Roman" w:cs="Times New Roman"/>
          <w:sz w:val="24"/>
          <w:szCs w:val="24"/>
        </w:rPr>
        <w:t>summary</w:t>
      </w:r>
      <w:commentRangeEnd w:id="0"/>
      <w:r w:rsidR="00D43F65" w:rsidRPr="0063781F">
        <w:rPr>
          <w:rStyle w:val="CommentReference"/>
          <w:rFonts w:ascii="Times New Roman" w:hAnsi="Times New Roman" w:cs="Times New Roman"/>
          <w:sz w:val="24"/>
          <w:szCs w:val="24"/>
        </w:rPr>
        <w:commentReference w:id="0"/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. TL is trophic level, PB production to biomass ratio, QB consumption to biomass ratio, EE ecotrophic efficiency, GE gross efficiency (PB/QB). </w:t>
      </w:r>
    </w:p>
    <w:tbl>
      <w:tblPr>
        <w:tblW w:w="8815" w:type="dxa"/>
        <w:tblLook w:val="04A0" w:firstRow="1" w:lastRow="0" w:firstColumn="1" w:lastColumn="0" w:noHBand="0" w:noVBand="1"/>
      </w:tblPr>
      <w:tblGrid>
        <w:gridCol w:w="2095"/>
        <w:gridCol w:w="960"/>
        <w:gridCol w:w="960"/>
        <w:gridCol w:w="960"/>
        <w:gridCol w:w="960"/>
        <w:gridCol w:w="960"/>
        <w:gridCol w:w="960"/>
        <w:gridCol w:w="1078"/>
      </w:tblGrid>
      <w:tr w:rsidR="00D43F65" w:rsidRPr="00D43F65" w14:paraId="28605166" w14:textId="77777777" w:rsidTr="00285595">
        <w:trPr>
          <w:trHeight w:val="300"/>
        </w:trPr>
        <w:tc>
          <w:tcPr>
            <w:tcW w:w="20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5DC2B1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commentRangeStart w:id="1"/>
            <w:r w:rsidRPr="00D43F65">
              <w:rPr>
                <w:rFonts w:ascii="Calibri" w:eastAsia="Times New Roman" w:hAnsi="Calibri" w:cs="Calibri"/>
                <w:color w:val="000000"/>
              </w:rPr>
              <w:t>Group</w:t>
            </w:r>
            <w:commentRangeEnd w:id="1"/>
            <w:r>
              <w:rPr>
                <w:rStyle w:val="CommentReference"/>
              </w:rPr>
              <w:commentReference w:id="1"/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02C756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T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A5E935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Biomass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F09496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PB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80FB8F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QB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3F7836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E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F3929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G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4BCF65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Removals</w:t>
            </w:r>
          </w:p>
        </w:tc>
      </w:tr>
      <w:tr w:rsidR="00D43F65" w:rsidRPr="00D43F65" w14:paraId="50D3F173" w14:textId="77777777" w:rsidTr="00285595">
        <w:trPr>
          <w:trHeight w:val="300"/>
        </w:trPr>
        <w:tc>
          <w:tcPr>
            <w:tcW w:w="20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F8BA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shar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C3D3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4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604E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84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7178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DF7A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1727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3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21C8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DF95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00E-04</w:t>
            </w:r>
          </w:p>
        </w:tc>
      </w:tr>
      <w:tr w:rsidR="00D43F65" w:rsidRPr="00D43F65" w14:paraId="2BD84790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2970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shark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7CD1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C3F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6.80E-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E292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CA76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E570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EA8F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5401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00E-07</w:t>
            </w:r>
          </w:p>
        </w:tc>
      </w:tr>
      <w:tr w:rsidR="00D43F65" w:rsidRPr="00D43F65" w14:paraId="2FE7ACFC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E224D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r d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6A64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60ED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4438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F111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EAB8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6C7D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D314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.00E-04</w:t>
            </w:r>
          </w:p>
        </w:tc>
      </w:tr>
      <w:tr w:rsidR="00D43F65" w:rsidRPr="00D43F65" w14:paraId="08D86D84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40A9F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r d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8761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8162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1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65A9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E21D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4AD1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46E-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1147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BBDA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613840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E285B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seatrou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F2F3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3D42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EE7A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B06A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9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B2C0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4EFF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5E3D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233C3B8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CEC5E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seatrou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4943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7A39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B402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9EF4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CD34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220E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472F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4</w:t>
            </w:r>
          </w:p>
        </w:tc>
      </w:tr>
      <w:tr w:rsidR="00D43F65" w:rsidRPr="00D43F65" w14:paraId="068ED8E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4D8B3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b d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A346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82F8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5048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C3DE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2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FDF6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A180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8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8CBC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33</w:t>
            </w:r>
          </w:p>
        </w:tc>
      </w:tr>
      <w:tr w:rsidR="00D43F65" w:rsidRPr="00D43F65" w14:paraId="2C0FF8C1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3EB9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b dru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0BE6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4DC5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4EF0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2FD6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6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0C0D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3098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7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1E2A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016</w:t>
            </w:r>
          </w:p>
        </w:tc>
      </w:tr>
      <w:tr w:rsidR="00D43F65" w:rsidRPr="00D43F65" w14:paraId="7F3582A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6DBC7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catfis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A5A9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132E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1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9E98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FFF2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CA70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191C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2B3B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5483D20D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2B862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catfis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84E9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A9E5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83F2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B77B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C51F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14A3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8355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2</w:t>
            </w:r>
          </w:p>
        </w:tc>
      </w:tr>
      <w:tr w:rsidR="00D43F65" w:rsidRPr="00D43F65" w14:paraId="5FA1C51B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E2F7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croaker spot perc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EB90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DE7A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C2FB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044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0997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B5DB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9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805C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2205EEAC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390A5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croaker spot perc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1031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0CB4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2F33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8E34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3653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6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EF40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5875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22</w:t>
            </w:r>
          </w:p>
        </w:tc>
      </w:tr>
      <w:tr w:rsidR="00D43F65" w:rsidRPr="00D43F65" w14:paraId="3293B7A3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FCB2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sheepshea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82C0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EE47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9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E5DE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4354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C31D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0F18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E9B9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1</w:t>
            </w:r>
          </w:p>
        </w:tc>
      </w:tr>
      <w:tr w:rsidR="00D43F65" w:rsidRPr="00D43F65" w14:paraId="7046E1E2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8C28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sheepshea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AA3F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1BB3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7D71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36A5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3756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BDC8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7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8782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15</w:t>
            </w:r>
          </w:p>
        </w:tc>
      </w:tr>
      <w:tr w:rsidR="00D43F65" w:rsidRPr="00D43F65" w14:paraId="1EB3C8D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49A41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flound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E92E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288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6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D3B2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4046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3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A330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5135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4274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0E-04</w:t>
            </w:r>
          </w:p>
        </w:tc>
      </w:tr>
      <w:tr w:rsidR="00D43F65" w:rsidRPr="00D43F65" w14:paraId="65F5BF1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D28E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flound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76B0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2CE0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5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6C97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CD6C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8F26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920C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9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B62A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18</w:t>
            </w:r>
          </w:p>
        </w:tc>
      </w:tr>
      <w:tr w:rsidR="00D43F65" w:rsidRPr="00D43F65" w14:paraId="01B971A2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0EEA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pinfis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0954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C5E8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8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3135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9060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9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A3C0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E86F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C1C6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52573483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916EA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pinfis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0D84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6721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3A2B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60F7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C040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3321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8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4B8E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43F65" w:rsidRPr="00D43F65" w14:paraId="2CE37E24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66C5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menhade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63A6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AD59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0AB5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B00C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8AA2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4834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DA80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00E-04</w:t>
            </w:r>
          </w:p>
        </w:tc>
      </w:tr>
      <w:tr w:rsidR="00D43F65" w:rsidRPr="00D43F65" w14:paraId="74852A1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AF901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menhade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F719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623C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5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71BF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81BE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2887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1AA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FB31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68</w:t>
            </w:r>
          </w:p>
        </w:tc>
      </w:tr>
      <w:tr w:rsidR="00D43F65" w:rsidRPr="00D43F65" w14:paraId="57825802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D179D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mulle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FB8B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977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6105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DBE7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07B1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E694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7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ADAA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43F65" w:rsidRPr="00D43F65" w14:paraId="7F90C5C2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7738CA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mulle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A851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05F7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AC37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9ED1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9A06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ADAA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6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3B0C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7649A59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FA806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nchovy silversid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DD47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C641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8D38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7773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6AC3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A7FD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7599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43F65" w:rsidRPr="00D43F65" w14:paraId="351D1C3F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0D6B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lastRenderedPageBreak/>
              <w:t>ga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9877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F49B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B7E4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8DF6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F82C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9F38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F473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43F65" w:rsidRPr="00D43F65" w14:paraId="27FB97F4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166FE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stingray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8EA6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539D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12A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670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094E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DFFE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C09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62809527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1293A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diving bir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7A21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2F8B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1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D726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BC4E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D645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F9E6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C706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4F5E406F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6E5E3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pelican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E24C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6F00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7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39D7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D363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7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7026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.41E-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4ED0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5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6393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741BBAE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ABE6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marsh bir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A50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3B49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31E9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8EFE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7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940F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E5D2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9ADE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5E409B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9DBBF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dolphin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030E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144A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2EC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3A69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BCDD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.24E-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3C3A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0F9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54CDCE64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5A6F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killifish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34AB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71BE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69F0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4F79C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9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0986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33C4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B29C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4ECDFAFE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3C723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panaei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B90B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C626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8B92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4DB6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66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2A38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8AEC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6441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0FF07B8E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2D2AA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panaeid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8AF4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929B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5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2DD3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CC77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9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C12B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5E59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4E0C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32</w:t>
            </w:r>
          </w:p>
        </w:tc>
      </w:tr>
      <w:tr w:rsidR="00D43F65" w:rsidRPr="00D43F65" w14:paraId="08C5272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0A5B8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v blue cra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40F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3E5C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2E22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ACA8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7BD1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CCE8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AED7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02</w:t>
            </w:r>
          </w:p>
        </w:tc>
      </w:tr>
      <w:tr w:rsidR="00D43F65" w:rsidRPr="00D43F65" w14:paraId="125E208C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BE81A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adu blue cra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3D44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2C54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5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67AA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C0DF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FB60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5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6547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2A4E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601</w:t>
            </w:r>
          </w:p>
        </w:tc>
      </w:tr>
      <w:tr w:rsidR="00D43F65" w:rsidRPr="00D43F65" w14:paraId="6F5BAC5D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3457E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carn insect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DA2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7BD4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1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5FB5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8975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3CBA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FC6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86F8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0C64488E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06492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grass shrim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F076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B2C5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0FB7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BF9B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7DA7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5D4A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C3CC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75A52D4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03424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other crab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510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933A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F98E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9110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0492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291A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A16D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12537CC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84F02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herb insect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BB7D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8DB8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B49E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FC82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FB10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7406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F31C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59D1A354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A4FCB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zooplankto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411E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F88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E279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8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0A06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84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7124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4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5B6E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6150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5DC96CB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3BC0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oyster spat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17C0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04C2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6105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DBED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EDA6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E7AC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86BB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0726B1B1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CF137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seed oyst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E960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F977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1835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9ABA1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4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0A5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9B970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EB9B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21EA12C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B867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sack oyste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2D27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1A2B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BD46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0DE7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3741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8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96FB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0C09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</w:t>
            </w:r>
          </w:p>
        </w:tc>
      </w:tr>
      <w:tr w:rsidR="00D43F65" w:rsidRPr="00D43F65" w14:paraId="75881E7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F9B70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oyster dril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AD92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A63C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16C6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8995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F63F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BC26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D5C3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01</w:t>
            </w:r>
          </w:p>
        </w:tc>
      </w:tr>
      <w:tr w:rsidR="00D43F65" w:rsidRPr="00D43F65" w14:paraId="5942DDCA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5D60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mollusk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0D53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140F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5BF8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1BE0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371CD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190D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ECAB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0383BBFE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36107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benthic invert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E30C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2C14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D78F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4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7649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AD72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9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D25B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CFE4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23DC7816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FBCC9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juncu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A701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B12F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3B48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138E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0763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411B2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79AD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793AD218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7A421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spartin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0726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1F99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1E33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66D1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45A29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1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396F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1A7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0C25DED9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AC985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SAV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1D540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EBB3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9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1D57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9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7535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5A02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DC6C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F3BC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18F1250E" w14:textId="77777777" w:rsidTr="00D43F6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2E73A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benthic microalga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D5EF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1A4E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29.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F934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3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1B31B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0E203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7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B4058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02CB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271AD3C" w14:textId="77777777" w:rsidTr="00285595">
        <w:trPr>
          <w:trHeight w:val="300"/>
        </w:trPr>
        <w:tc>
          <w:tcPr>
            <w:tcW w:w="20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74E1E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phytoplankton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CDDE7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9D90A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2.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7FA3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0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823C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11116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94EA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A8E4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  <w:tr w:rsidR="00D43F65" w:rsidRPr="00D43F65" w14:paraId="3C8E815F" w14:textId="77777777" w:rsidTr="00285595">
        <w:trPr>
          <w:trHeight w:val="300"/>
        </w:trPr>
        <w:tc>
          <w:tcPr>
            <w:tcW w:w="20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FB668" w14:textId="77777777" w:rsidR="00D43F65" w:rsidRPr="00D43F65" w:rsidRDefault="00D43F65" w:rsidP="00D43F6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detritu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D584EE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96D6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C82665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75E02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264FB4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CC840F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F2FADC" w14:textId="77777777" w:rsidR="00D43F65" w:rsidRPr="00D43F65" w:rsidRDefault="00D43F65" w:rsidP="004F393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D43F65">
              <w:rPr>
                <w:rFonts w:ascii="Calibri" w:eastAsia="Times New Roman" w:hAnsi="Calibri" w:cs="Calibri"/>
                <w:color w:val="000000"/>
              </w:rPr>
              <w:t>0</w:t>
            </w:r>
          </w:p>
        </w:tc>
      </w:tr>
    </w:tbl>
    <w:p w14:paraId="4205DCDF" w14:textId="0E64F1F0" w:rsidR="0063781F" w:rsidRDefault="0063781F" w:rsidP="00D43F65"/>
    <w:p w14:paraId="51A23CD5" w14:textId="77777777" w:rsidR="0063781F" w:rsidRDefault="0063781F">
      <w:r>
        <w:br w:type="page"/>
      </w:r>
    </w:p>
    <w:p w14:paraId="585D4D22" w14:textId="23059F26" w:rsidR="00903151" w:rsidRDefault="00903151" w:rsidP="00D43F65"/>
    <w:p w14:paraId="29B74B80" w14:textId="7D2F548C" w:rsidR="00285595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  Map</w:t>
      </w:r>
    </w:p>
    <w:p w14:paraId="1BCB8116" w14:textId="6923F724" w:rsidR="00076EF6" w:rsidRDefault="00076EF6" w:rsidP="00D43F65">
      <w:pPr>
        <w:rPr>
          <w:rFonts w:ascii="Times New Roman" w:hAnsi="Times New Roman" w:cs="Times New Roman"/>
          <w:sz w:val="24"/>
          <w:szCs w:val="24"/>
        </w:rPr>
      </w:pPr>
    </w:p>
    <w:p w14:paraId="23CD0B3A" w14:textId="3F7E5791" w:rsidR="00076EF6" w:rsidRDefault="00B862F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? </w:t>
      </w:r>
      <w:r w:rsidR="00076EF6">
        <w:rPr>
          <w:rFonts w:ascii="Times New Roman" w:hAnsi="Times New Roman" w:cs="Times New Roman"/>
          <w:sz w:val="24"/>
          <w:szCs w:val="24"/>
        </w:rPr>
        <w:t>Should I include some sort of food web representation?</w:t>
      </w:r>
      <w:bookmarkStart w:id="2" w:name="_GoBack"/>
      <w:bookmarkEnd w:id="2"/>
    </w:p>
    <w:p w14:paraId="3561D99A" w14:textId="77777777" w:rsidR="00B862FD" w:rsidRPr="00285595" w:rsidRDefault="00B862FD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7822A738" w:rsidR="0063781F" w:rsidRDefault="0063781F" w:rsidP="00D43F65">
      <w:r w:rsidRPr="0063781F">
        <w:rPr>
          <w:noProof/>
        </w:rPr>
        <w:drawing>
          <wp:inline distT="0" distB="0" distL="0" distR="0" wp14:anchorId="4990E656" wp14:editId="04602972">
            <wp:extent cx="5943600" cy="4622800"/>
            <wp:effectExtent l="0" t="0" r="0" b="6350"/>
            <wp:docPr id="1" name="Picture 1" descr="C:\Users\Kiva Oken\Dropbox\CWC-II\Figs\direct-mortalit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Kiva Oken\Dropbox\CWC-II\Figs\direct-mortality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62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760102" w14:textId="107B5443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7AAC53BC" w14:textId="64B1E319" w:rsidR="00285595" w:rsidRDefault="006B512C" w:rsidP="00D43F65">
      <w:r>
        <w:lastRenderedPageBreak/>
        <w:pict w14:anchorId="67DA707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4" type="#_x0000_t75" style="width:468pt;height:571.5pt">
            <v:imagedata r:id="rId7" o:title="indirect"/>
          </v:shape>
        </w:pict>
      </w:r>
    </w:p>
    <w:p w14:paraId="1762146B" w14:textId="498E0500" w:rsidR="006B512C" w:rsidRPr="006B512C" w:rsidRDefault="006B512C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3  </w:t>
      </w:r>
      <w:r w:rsidR="00076EF6">
        <w:rPr>
          <w:rFonts w:ascii="Times New Roman" w:hAnsi="Times New Roman" w:cs="Times New Roman"/>
          <w:sz w:val="24"/>
          <w:szCs w:val="24"/>
        </w:rPr>
        <w:t>Integrated i</w:t>
      </w:r>
      <w:r>
        <w:rPr>
          <w:rFonts w:ascii="Times New Roman" w:hAnsi="Times New Roman" w:cs="Times New Roman"/>
          <w:sz w:val="24"/>
          <w:szCs w:val="24"/>
        </w:rPr>
        <w:t xml:space="preserve">ndirect and direct response of fish and invertebrate biomass to changes in (a) predator productivity and (b) fishing effort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>
        <w:rPr>
          <w:rFonts w:ascii="Times New Roman" w:hAnsi="Times New Roman" w:cs="Times New Roman"/>
          <w:sz w:val="24"/>
          <w:szCs w:val="24"/>
        </w:rPr>
        <w:t xml:space="preserve">simulation intervals. </w:t>
      </w:r>
    </w:p>
    <w:sectPr w:rsidR="006B512C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Kiva Oken" w:date="2018-11-04T17:23:00Z" w:initials="KO">
    <w:p w14:paraId="212B86DD" w14:textId="77777777" w:rsidR="00D43F65" w:rsidRDefault="00D43F65">
      <w:pPr>
        <w:pStyle w:val="CommentText"/>
      </w:pPr>
      <w:r>
        <w:rPr>
          <w:rStyle w:val="CommentReference"/>
        </w:rPr>
        <w:annotationRef/>
      </w:r>
      <w:r>
        <w:t>Need to add references</w:t>
      </w:r>
      <w:r w:rsidR="00862B5B">
        <w:t xml:space="preserve">. Right now this table is generated in R so automated and easy to replace when/if model changes. Harder to do with references so putting that off for now. </w:t>
      </w:r>
    </w:p>
  </w:comment>
  <w:comment w:id="1" w:author="Kiva Oken" w:date="2018-11-04T17:27:00Z" w:initials="KO">
    <w:p w14:paraId="1DE185FB" w14:textId="77777777" w:rsidR="00D43F65" w:rsidRDefault="00D43F65">
      <w:pPr>
        <w:pStyle w:val="CommentText"/>
      </w:pPr>
      <w:r>
        <w:rPr>
          <w:rStyle w:val="CommentReference"/>
        </w:rPr>
        <w:annotationRef/>
      </w:r>
      <w:r>
        <w:t>These could u</w:t>
      </w:r>
      <w:r w:rsidR="00862B5B">
        <w:t>se neatening for humans vs code</w:t>
      </w:r>
      <w:r>
        <w:t>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12B86DD" w15:done="0"/>
  <w15:commentEx w15:paraId="1DE185FB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Kiva Oken">
    <w15:presenceInfo w15:providerId="None" w15:userId="Kiva Oke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5BF0"/>
    <w:rsid w:val="00076EF6"/>
    <w:rsid w:val="00091EA1"/>
    <w:rsid w:val="00285595"/>
    <w:rsid w:val="004F3931"/>
    <w:rsid w:val="0063781F"/>
    <w:rsid w:val="006B512C"/>
    <w:rsid w:val="00862B5B"/>
    <w:rsid w:val="008B5BF0"/>
    <w:rsid w:val="00903151"/>
    <w:rsid w:val="00A8273E"/>
    <w:rsid w:val="00B862FD"/>
    <w:rsid w:val="00C14289"/>
    <w:rsid w:val="00D43F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45D1256F-E372-446D-8411-D5B19351D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4</Pages>
  <Words>723</Words>
  <Characters>4000</Characters>
  <Application>Microsoft Office Word</Application>
  <DocSecurity>0</DocSecurity>
  <Lines>6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 Oken</cp:lastModifiedBy>
  <cp:revision>10</cp:revision>
  <dcterms:created xsi:type="dcterms:W3CDTF">2018-11-05T00:55:00Z</dcterms:created>
  <dcterms:modified xsi:type="dcterms:W3CDTF">2018-11-06T0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T3L5Fsxn"/&gt;&lt;style id="http://www.zotero.org/styles/ecology" hasBibliography="1" bibliographyStyleHasBeenSet="0"/&gt;&lt;prefs&gt;&lt;pref name="fieldType" value="Field"/&gt;&lt;/prefs&gt;&lt;/data&gt;</vt:lpwstr>
  </property>
</Properties>
</file>